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588F5A5F"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4D3D5D">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2769439"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w:t>
      </w:r>
      <w:r w:rsidR="00FB0A47">
        <w:t>s</w:t>
      </w:r>
      <w:r w:rsidR="00FC40CF">
        <w:t xml:space="preserv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857429"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2235DFB1" w:rsidR="00170AEC" w:rsidRDefault="00066D9B">
      <w:r>
        <w:t>Tropical forests represent 64% of the total AGB stored in forests around the globe</w:t>
      </w:r>
      <w:r w:rsidR="00553E84">
        <w:t xml:space="preserve"> (Santoro et al., 2021)</w:t>
      </w:r>
      <w:r>
        <w:t>.</w:t>
      </w:r>
      <w:r w:rsidR="001C7010">
        <w:t xml:space="preserve"> Although most of this AGB is in lowland tropical forests, </w:t>
      </w:r>
      <w:r w:rsidR="001860BC">
        <w:t xml:space="preserve">large amounts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 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w:t>
      </w:r>
      <w:r w:rsidR="00752CDF">
        <w:t>influenced</w:t>
      </w:r>
      <w:r w:rsidR="004921C3">
        <w:t xml:space="preserve"> by land use. </w:t>
      </w:r>
      <w:r w:rsidR="001F4B95">
        <w:t>Here, 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p>
    <w:p w14:paraId="5F584D67" w14:textId="64757705" w:rsidR="009B3484" w:rsidRPr="00A74D97" w:rsidRDefault="009B3484">
      <w:r>
        <w:tab/>
      </w:r>
      <w:r w:rsidR="00990D49">
        <w:t xml:space="preserve">The studied sites </w:t>
      </w:r>
      <w:r w:rsidR="00AE59CA">
        <w:t>are heterogeneous landscapes where forest patches are interspersed with agricultural and grazing lands</w:t>
      </w:r>
      <w:r w:rsidR="00305E64">
        <w:t xml:space="preserve">, as commonly found in tropical forests (Refs). </w:t>
      </w:r>
      <w:r w:rsidR="00AE59CA">
        <w:t xml:space="preserve">Thus, sites show a variety of landscape compositions from those dominated by mature forest to those mostly covered by young fallows and agricultural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hich is in line with Santoro et </w:t>
      </w:r>
      <w:proofErr w:type="spellStart"/>
      <w:r w:rsidR="00A74D97">
        <w:t>al’s</w:t>
      </w:r>
      <w:proofErr w:type="spellEnd"/>
      <w:r w:rsidR="00A74D97">
        <w:t xml:space="preserve"> (2021) and </w:t>
      </w:r>
      <w:proofErr w:type="spellStart"/>
      <w:r w:rsidR="00A74D97">
        <w:t>Avitabile</w:t>
      </w:r>
      <w:proofErr w:type="spellEnd"/>
      <w:r w:rsidR="00A74D97">
        <w:t xml:space="preserve"> et </w:t>
      </w:r>
      <w:proofErr w:type="spellStart"/>
      <w:r w:rsidR="00A74D97">
        <w:t>al’s</w:t>
      </w:r>
      <w:proofErr w:type="spellEnd"/>
      <w:r w:rsidR="00A74D97">
        <w:t xml:space="preserve"> </w:t>
      </w:r>
      <w:r w:rsidR="00BE7D15">
        <w:t xml:space="preserve">(2012) </w:t>
      </w:r>
      <w:r w:rsidR="00A74D97">
        <w:t xml:space="preserve">estimates for the region, </w:t>
      </w:r>
      <w:r w:rsidR="003F58FD">
        <w:t xml:space="preserve">and within the range found by </w:t>
      </w:r>
      <w:proofErr w:type="spellStart"/>
      <w:r w:rsidR="003F58FD">
        <w:t>Spracklen</w:t>
      </w:r>
      <w:proofErr w:type="spellEnd"/>
      <w:r w:rsidR="003F58FD">
        <w:t xml:space="preserve"> and </w:t>
      </w:r>
      <w:proofErr w:type="spellStart"/>
      <w:r w:rsidR="003F58FD">
        <w:t>Righelto</w:t>
      </w:r>
      <w:proofErr w:type="spellEnd"/>
      <w:r w:rsidR="003F58FD">
        <w:t xml:space="preserve"> () for TMCF, </w:t>
      </w:r>
      <w:r w:rsidR="00A74D97">
        <w:t xml:space="preserve">but lower than Saatchi et </w:t>
      </w:r>
      <w:proofErr w:type="spellStart"/>
      <w:r w:rsidR="00A74D97">
        <w:t>al’s</w:t>
      </w:r>
      <w:proofErr w:type="spellEnd"/>
      <w:r w:rsidR="00A74D97">
        <w:t xml:space="preserve"> (2011). </w:t>
      </w:r>
      <w:r w:rsidR="00752CDF">
        <w:t>This average changes in forest plots at different successional stages. In mature forest</w:t>
      </w:r>
      <w:r w:rsidR="00857429">
        <w:t xml:space="preserve"> (n= 29)</w:t>
      </w:r>
      <w:r w:rsidR="00752CDF">
        <w:t xml:space="preserve">, AGB averages </w:t>
      </w:r>
      <w:r w:rsidR="00752CDF">
        <w:t>354.86 Mg ha</w:t>
      </w:r>
      <w:r w:rsidR="00752CDF" w:rsidRPr="003D324A">
        <w:rPr>
          <w:vertAlign w:val="superscript"/>
        </w:rPr>
        <w:t>-1</w:t>
      </w:r>
      <w:r w:rsidR="00752CDF">
        <w:t xml:space="preserve"> </w:t>
      </w:r>
      <w:r w:rsidR="00752CDF">
        <w:t xml:space="preserve">which is closer to Saatchi et </w:t>
      </w:r>
      <w:proofErr w:type="spellStart"/>
      <w:r w:rsidR="00752CDF">
        <w:t>al’s</w:t>
      </w:r>
      <w:proofErr w:type="spellEnd"/>
      <w:r w:rsidR="00752CDF">
        <w:t xml:space="preserve"> (2011) estimate for the region</w:t>
      </w:r>
      <w:r w:rsidR="008263D7">
        <w:t xml:space="preserve"> and higher than AGB estimates</w:t>
      </w:r>
      <w:r w:rsidR="00D23817">
        <w:t xml:space="preserve"> found by </w:t>
      </w:r>
      <w:proofErr w:type="spellStart"/>
      <w:r w:rsidR="00D23817">
        <w:t>Spracklen</w:t>
      </w:r>
      <w:proofErr w:type="spellEnd"/>
      <w:r w:rsidR="00D23817">
        <w:t xml:space="preserve"> and </w:t>
      </w:r>
      <w:proofErr w:type="spellStart"/>
      <w:r w:rsidR="00D23817">
        <w:t>Righleto</w:t>
      </w:r>
      <w:proofErr w:type="spellEnd"/>
      <w:r w:rsidR="00D23817">
        <w:t xml:space="preserve"> () in neotropical TMCF (247 </w:t>
      </w:r>
      <w:r w:rsidR="00D23817">
        <w:t>Mg ha</w:t>
      </w:r>
      <w:r w:rsidR="00D23817" w:rsidRPr="003D324A">
        <w:rPr>
          <w:vertAlign w:val="superscript"/>
        </w:rPr>
        <w:t>-1</w:t>
      </w:r>
      <w:r w:rsidR="00D23817">
        <w:t>).</w:t>
      </w:r>
      <w:r w:rsidR="00DF4556">
        <w:t xml:space="preserve"> </w:t>
      </w:r>
    </w:p>
    <w:p w14:paraId="277C2C0D" w14:textId="430F9F87" w:rsidR="001F4B95" w:rsidRDefault="001F4B95">
      <w:pPr>
        <w:rPr>
          <w:b/>
          <w:bCs/>
        </w:rPr>
      </w:pP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60F90FF3" w:rsidR="006233E5" w:rsidRDefault="006233E5" w:rsidP="00F40B08">
      <w:pPr>
        <w:pStyle w:val="Prrafodelista"/>
        <w:numPr>
          <w:ilvl w:val="0"/>
          <w:numId w:val="3"/>
        </w:numPr>
      </w:pPr>
      <w:r>
        <w:t>Relationship between AGB and slope is very weak although it always appears in the multiple regression models</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168F"/>
    <w:rsid w:val="00014DEF"/>
    <w:rsid w:val="00017809"/>
    <w:rsid w:val="00022F45"/>
    <w:rsid w:val="00023939"/>
    <w:rsid w:val="0002460D"/>
    <w:rsid w:val="00026BC0"/>
    <w:rsid w:val="0003121E"/>
    <w:rsid w:val="00031DF0"/>
    <w:rsid w:val="00032262"/>
    <w:rsid w:val="000338C9"/>
    <w:rsid w:val="00033AC4"/>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4241"/>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D03B1"/>
    <w:rsid w:val="001D1557"/>
    <w:rsid w:val="001D1DF5"/>
    <w:rsid w:val="001D415E"/>
    <w:rsid w:val="001D4FEA"/>
    <w:rsid w:val="001D7A5C"/>
    <w:rsid w:val="001F1ECC"/>
    <w:rsid w:val="001F2367"/>
    <w:rsid w:val="001F241B"/>
    <w:rsid w:val="001F34D1"/>
    <w:rsid w:val="001F4B95"/>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47BE"/>
    <w:rsid w:val="00267417"/>
    <w:rsid w:val="002704B2"/>
    <w:rsid w:val="00270F3E"/>
    <w:rsid w:val="00275C31"/>
    <w:rsid w:val="00282B16"/>
    <w:rsid w:val="002842B6"/>
    <w:rsid w:val="002874FF"/>
    <w:rsid w:val="00292F9C"/>
    <w:rsid w:val="0029374D"/>
    <w:rsid w:val="002956E5"/>
    <w:rsid w:val="00296D9D"/>
    <w:rsid w:val="0029719A"/>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05E64"/>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3660"/>
    <w:rsid w:val="003A4011"/>
    <w:rsid w:val="003A53AF"/>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1691"/>
    <w:rsid w:val="00552BDF"/>
    <w:rsid w:val="00553E84"/>
    <w:rsid w:val="00555335"/>
    <w:rsid w:val="00556237"/>
    <w:rsid w:val="005565A0"/>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3651"/>
    <w:rsid w:val="00645C2E"/>
    <w:rsid w:val="006460FA"/>
    <w:rsid w:val="00650B6A"/>
    <w:rsid w:val="00651389"/>
    <w:rsid w:val="00652431"/>
    <w:rsid w:val="006554A1"/>
    <w:rsid w:val="006660A7"/>
    <w:rsid w:val="006669C3"/>
    <w:rsid w:val="00666CEE"/>
    <w:rsid w:val="00671C80"/>
    <w:rsid w:val="00675792"/>
    <w:rsid w:val="006802C9"/>
    <w:rsid w:val="00680A64"/>
    <w:rsid w:val="00683A74"/>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786"/>
    <w:rsid w:val="006C4896"/>
    <w:rsid w:val="006C5E68"/>
    <w:rsid w:val="006C6F73"/>
    <w:rsid w:val="006D1B7B"/>
    <w:rsid w:val="006D1CD6"/>
    <w:rsid w:val="006D37FB"/>
    <w:rsid w:val="006D39A0"/>
    <w:rsid w:val="006D5BFC"/>
    <w:rsid w:val="006D66C1"/>
    <w:rsid w:val="006D748E"/>
    <w:rsid w:val="006E3054"/>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0D49"/>
    <w:rsid w:val="00997797"/>
    <w:rsid w:val="009A40B4"/>
    <w:rsid w:val="009A477D"/>
    <w:rsid w:val="009A66FD"/>
    <w:rsid w:val="009B2E91"/>
    <w:rsid w:val="009B3484"/>
    <w:rsid w:val="009B4F8C"/>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74D97"/>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D92"/>
    <w:rsid w:val="00AC34F0"/>
    <w:rsid w:val="00AD0F17"/>
    <w:rsid w:val="00AD1844"/>
    <w:rsid w:val="00AD1D6E"/>
    <w:rsid w:val="00AD2275"/>
    <w:rsid w:val="00AD2B7D"/>
    <w:rsid w:val="00AD5E23"/>
    <w:rsid w:val="00AD65E2"/>
    <w:rsid w:val="00AD6677"/>
    <w:rsid w:val="00AE349C"/>
    <w:rsid w:val="00AE3C93"/>
    <w:rsid w:val="00AE5137"/>
    <w:rsid w:val="00AE59CA"/>
    <w:rsid w:val="00AF2DD0"/>
    <w:rsid w:val="00AF5B8C"/>
    <w:rsid w:val="00AF5C8E"/>
    <w:rsid w:val="00B00F5D"/>
    <w:rsid w:val="00B01785"/>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5E6C"/>
    <w:rsid w:val="00B66E71"/>
    <w:rsid w:val="00B72679"/>
    <w:rsid w:val="00B76ADA"/>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E7D15"/>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4AC1"/>
    <w:rsid w:val="00C74AD8"/>
    <w:rsid w:val="00C750E8"/>
    <w:rsid w:val="00C75129"/>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5F41"/>
    <w:rsid w:val="00DB6561"/>
    <w:rsid w:val="00DC69AF"/>
    <w:rsid w:val="00DD2385"/>
    <w:rsid w:val="00DD389F"/>
    <w:rsid w:val="00DE3089"/>
    <w:rsid w:val="00DE3370"/>
    <w:rsid w:val="00DE6399"/>
    <w:rsid w:val="00DF2185"/>
    <w:rsid w:val="00DF2308"/>
    <w:rsid w:val="00DF2D08"/>
    <w:rsid w:val="00DF2DCF"/>
    <w:rsid w:val="00DF309C"/>
    <w:rsid w:val="00DF447D"/>
    <w:rsid w:val="00DF4556"/>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422E7"/>
    <w:rsid w:val="00E429AD"/>
    <w:rsid w:val="00E4509E"/>
    <w:rsid w:val="00E462DB"/>
    <w:rsid w:val="00E51C05"/>
    <w:rsid w:val="00E547BC"/>
    <w:rsid w:val="00E60A5D"/>
    <w:rsid w:val="00E60D84"/>
    <w:rsid w:val="00E6281A"/>
    <w:rsid w:val="00E63D10"/>
    <w:rsid w:val="00E7268A"/>
    <w:rsid w:val="00E72CF0"/>
    <w:rsid w:val="00E75B4B"/>
    <w:rsid w:val="00E801A3"/>
    <w:rsid w:val="00E849DC"/>
    <w:rsid w:val="00E85F8C"/>
    <w:rsid w:val="00E873FC"/>
    <w:rsid w:val="00E87E5B"/>
    <w:rsid w:val="00E90D58"/>
    <w:rsid w:val="00E90F06"/>
    <w:rsid w:val="00E92D22"/>
    <w:rsid w:val="00E956A6"/>
    <w:rsid w:val="00EA0682"/>
    <w:rsid w:val="00EA080D"/>
    <w:rsid w:val="00EA5B92"/>
    <w:rsid w:val="00EB1185"/>
    <w:rsid w:val="00EB5280"/>
    <w:rsid w:val="00EB7B61"/>
    <w:rsid w:val="00EC0971"/>
    <w:rsid w:val="00EC1FFE"/>
    <w:rsid w:val="00EC3665"/>
    <w:rsid w:val="00ED1DD9"/>
    <w:rsid w:val="00ED257B"/>
    <w:rsid w:val="00ED4953"/>
    <w:rsid w:val="00EE4DCA"/>
    <w:rsid w:val="00EE503E"/>
    <w:rsid w:val="00EE7042"/>
    <w:rsid w:val="00EF01A3"/>
    <w:rsid w:val="00EF5C9D"/>
    <w:rsid w:val="00EF7316"/>
    <w:rsid w:val="00F05305"/>
    <w:rsid w:val="00F20EB7"/>
    <w:rsid w:val="00F2120F"/>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403C"/>
    <w:rsid w:val="00F540CF"/>
    <w:rsid w:val="00F56ECE"/>
    <w:rsid w:val="00F65744"/>
    <w:rsid w:val="00F66BB2"/>
    <w:rsid w:val="00F70EE6"/>
    <w:rsid w:val="00F7161F"/>
    <w:rsid w:val="00F7236D"/>
    <w:rsid w:val="00F73583"/>
    <w:rsid w:val="00F74137"/>
    <w:rsid w:val="00F75EBD"/>
    <w:rsid w:val="00F8549D"/>
    <w:rsid w:val="00F924F6"/>
    <w:rsid w:val="00F927A4"/>
    <w:rsid w:val="00F95F87"/>
    <w:rsid w:val="00F9711C"/>
    <w:rsid w:val="00FA07DD"/>
    <w:rsid w:val="00FA0CDC"/>
    <w:rsid w:val="00FA3E68"/>
    <w:rsid w:val="00FA40CD"/>
    <w:rsid w:val="00FA416C"/>
    <w:rsid w:val="00FA4794"/>
    <w:rsid w:val="00FB0A47"/>
    <w:rsid w:val="00FB1F9B"/>
    <w:rsid w:val="00FC20BA"/>
    <w:rsid w:val="00FC40CF"/>
    <w:rsid w:val="00FC56C4"/>
    <w:rsid w:val="00FC6DCB"/>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20</TotalTime>
  <Pages>34</Pages>
  <Words>17825</Words>
  <Characters>101603</Characters>
  <Application>Microsoft Office Word</Application>
  <DocSecurity>0</DocSecurity>
  <Lines>846</Lines>
  <Paragraphs>2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20</cp:revision>
  <dcterms:created xsi:type="dcterms:W3CDTF">2022-02-09T04:05:00Z</dcterms:created>
  <dcterms:modified xsi:type="dcterms:W3CDTF">2022-03-2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